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D326E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326E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D326E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404A53">
      <w:pPr>
        <w:pStyle w:val="Title"/>
      </w:pPr>
      <w:bookmarkStart w:id="0" w:name="_GoBack"/>
      <w:r>
        <w:t>Adoption</w:t>
      </w:r>
      <w:r w:rsidR="0090701E">
        <w:t xml:space="preserve"> among Same-Sex Couples</w:t>
      </w:r>
      <w:r w:rsidR="00691EC1">
        <w:t xml:space="preserve">: </w:t>
      </w:r>
      <w:r>
        <w:t>Argumentative Essay</w:t>
      </w:r>
    </w:p>
    <w:p w:rsidR="00F67C7A" w:rsidRPr="00F67C7A" w:rsidRDefault="00F67C7A" w:rsidP="00F67C7A">
      <w:r>
        <w:t xml:space="preserve">When people announce they are going to have children, the normal reaction that they get is “Congratulation!” </w:t>
      </w:r>
      <w:r w:rsidR="00F160A9">
        <w:t>However, w</w:t>
      </w:r>
      <w:r>
        <w:t xml:space="preserve">hen they announce they are going to adopt a child, they get a very different reaction. Depending on the situation, </w:t>
      </w:r>
      <w:r w:rsidR="00682BD0">
        <w:t xml:space="preserve">the reaction can vary. If you are choosing to resort to </w:t>
      </w:r>
      <w:r w:rsidR="00E65E3E">
        <w:t>adopting a child</w:t>
      </w:r>
      <w:r w:rsidR="00682BD0">
        <w:t xml:space="preserve"> </w:t>
      </w:r>
      <w:r w:rsidR="00E65E3E">
        <w:t xml:space="preserve">after suffering through multiple fertility treatments </w:t>
      </w:r>
      <w:r w:rsidR="00682BD0">
        <w:t xml:space="preserve">and are still failing to conceive, then you will be met with understanding and empathy. If you choose to make life better for a child out there, then you will be met with admiration. Both facts only reign true </w:t>
      </w:r>
      <w:r w:rsidR="006D626D">
        <w:t xml:space="preserve">if </w:t>
      </w:r>
      <w:r w:rsidR="00682BD0">
        <w:t xml:space="preserve">you are a heterosexual couple, </w:t>
      </w:r>
      <w:r w:rsidR="006D626D">
        <w:t xml:space="preserve">and you are going to </w:t>
      </w:r>
      <w:r w:rsidR="00682BD0">
        <w:t xml:space="preserve">bring a child into a traditional, socially </w:t>
      </w:r>
      <w:r w:rsidR="00E77392">
        <w:t>accepted family unit of a father and a mother. However, if you are a same</w:t>
      </w:r>
      <w:r w:rsidR="00E65E3E">
        <w:t>-</w:t>
      </w:r>
      <w:r w:rsidR="00E77392">
        <w:t>sex couple, looking to adopt, or even foster a child, the reaction you will me</w:t>
      </w:r>
      <w:r w:rsidR="00FC2FEC">
        <w:t>e</w:t>
      </w:r>
      <w:r w:rsidR="00E77392">
        <w:t>t is very different. No matter how forward</w:t>
      </w:r>
      <w:r w:rsidR="00E65E3E">
        <w:t>-</w:t>
      </w:r>
      <w:r w:rsidR="00E77392">
        <w:t xml:space="preserve">thinking we become, to this day we continue to </w:t>
      </w:r>
      <w:r w:rsidR="00307EC3">
        <w:t>discriminate against same</w:t>
      </w:r>
      <w:r w:rsidR="00E65E3E">
        <w:t>-</w:t>
      </w:r>
      <w:r w:rsidR="00307EC3">
        <w:t>sex couple</w:t>
      </w:r>
      <w:r w:rsidR="00E65E3E">
        <w:t>s</w:t>
      </w:r>
      <w:r w:rsidR="00307EC3">
        <w:t xml:space="preserve">. We may have given </w:t>
      </w:r>
      <w:r w:rsidR="00FC2FEC">
        <w:t>same-sex couples</w:t>
      </w:r>
      <w:r w:rsidR="00307EC3">
        <w:t xml:space="preserve"> the legal right to marry one another, but we are far away from accepting them as a family unit in our society and refrain from discriminating against them on social or legal grounds.</w:t>
      </w:r>
    </w:p>
    <w:p w:rsidR="00F160A9" w:rsidRDefault="00F160A9" w:rsidP="00DA3671">
      <w:r>
        <w:t xml:space="preserve">According to </w:t>
      </w:r>
      <w:r>
        <w:fldChar w:fldCharType="begin"/>
      </w:r>
      <w:r>
        <w:instrText xml:space="preserve"> ADDIN ZOTERO_ITEM CSL_CITATION {"citationID":"wQpLoztW","properties":{"formattedCitation":"(Brodzinsky and Pertman)","plainCitation":"(Brodzinsky and Pertman)","noteIndex":0},"citationItems":[{"id":627,"uris":["http://zotero.org/users/local/0omESN17/items/XNG88PIQ"],"uri":["http://zotero.org/users/local/0omESN17/items/XNG88PIQ"],"itemData":{"id":627,"type":"book","title":"Adoption by Lesbians and Gay Men: A New Dimension in Family Diversity","publisher":"Oxford University Press, USA","number-of-pages":"287","source":"Google Books","abstract":"The practice of adoption has changed dramatically over the past half century, with profound implications for children and families. Perhaps the most remarkable and controversial transformation during this time has been the growing willingness of adoption professionals to place children with sexual-minority individuals and couples. Yet, despite considerable research showing that lesbians and gay men can make good parents, they continue to experience difficulties and barriers in many parts of the country in their efforts to adopt and raise children. Indeed, while progress in this area has been significant, it has been impeded by the homophobia and heterosexist attitudes of adoption professionals and the judiciary; by numerous stereotypes and misconceptions about parenting by lesbians and gay men, and by a lack of adequate guidelines and training for establishing best practice standards in working with this rapidly growing group of adoptive parents. Adoption by Lesbians and Gay Men explores the gamut of historical, legal, sociological, psychological, social casework, and personal issues related to adoption by sexual-minority individuals and couples. Leading experts in a variety of fields address--and often shatter--the controversies, myths, and misconceptions hindering efforts by these individuals to adopt and raise children. What makes this book all the more valuable is that it provides insights and specific recommendations for establishing empirically validated best practices for working with an important sector of our society, for treating all prospective and current parents fairly and equally, and, perhaps most importantly, for increasing a still largely untapped resource for providing families for children who need them.","ISBN":"978-0-19-532260-6","note":"Google-Books-ID: Z50bI_HJODQC","title-short":"Adoption by Lesbians and Gay Men","language":"en","author":[{"family":"Brodzinsky","given":"David M."},{"family":"Pertman","given":"Adam"}],"issued":{"date-parts":[["2012"]]}}}],"schema":"https://github.com/citation-style-language/schema/raw/master/csl-citation.json"} </w:instrText>
      </w:r>
      <w:r>
        <w:fldChar w:fldCharType="separate"/>
      </w:r>
      <w:r w:rsidRPr="00F160A9">
        <w:rPr>
          <w:rFonts w:ascii="Times New Roman" w:hAnsi="Times New Roman" w:cs="Times New Roman"/>
        </w:rPr>
        <w:t>Brodzinsky and Pertman</w:t>
      </w:r>
      <w:r>
        <w:fldChar w:fldCharType="end"/>
      </w:r>
      <w:r>
        <w:t xml:space="preserve">, </w:t>
      </w:r>
      <w:r w:rsidR="00DA3671">
        <w:t>adoption is the first choice of many gay couples, unlike heterosexual couples who deem it their last resort.</w:t>
      </w:r>
      <w:r>
        <w:t xml:space="preserve"> In fact, at present, </w:t>
      </w:r>
      <w:r w:rsidR="00E65E3E">
        <w:t xml:space="preserve">the </w:t>
      </w:r>
      <w:r>
        <w:t>same sex-coup</w:t>
      </w:r>
      <w:r w:rsidR="00E65E3E">
        <w:t>l</w:t>
      </w:r>
      <w:r>
        <w:t>e</w:t>
      </w:r>
      <w:r w:rsidR="00FC2FEC">
        <w:t>s</w:t>
      </w:r>
      <w:r>
        <w:t xml:space="preserve"> are four times more likely to adopt a child to start a family of their own as opposed to heterosexual couples. Out of the four percent of children being adopted today, 3 percent are </w:t>
      </w:r>
      <w:r>
        <w:lastRenderedPageBreak/>
        <w:t xml:space="preserve">raised by same-sex couples. Furthermore, according to a report, more than 2 million </w:t>
      </w:r>
      <w:r w:rsidRPr="00F360E8">
        <w:t>LGBTQ individuals</w:t>
      </w:r>
      <w:r w:rsidR="00E65E3E">
        <w:t>, including same-</w:t>
      </w:r>
      <w:r w:rsidR="0090701E">
        <w:t>sex</w:t>
      </w:r>
      <w:r w:rsidR="00E65E3E">
        <w:t xml:space="preserve"> </w:t>
      </w:r>
      <w:r w:rsidR="0090701E">
        <w:t>couples, are interest</w:t>
      </w:r>
      <w:r w:rsidR="00E65E3E">
        <w:t>ed</w:t>
      </w:r>
      <w:r w:rsidR="0090701E">
        <w:t xml:space="preserve"> </w:t>
      </w:r>
      <w:r w:rsidR="0024573C">
        <w:t>in adopting a child.</w:t>
      </w:r>
    </w:p>
    <w:p w:rsidR="0024573C" w:rsidRDefault="0024573C" w:rsidP="00DA3671">
      <w:r>
        <w:t xml:space="preserve">While people are reforming and coming around on the concept of same-sex marriages, </w:t>
      </w:r>
      <w:r w:rsidR="00E91AFA">
        <w:t>the fact that</w:t>
      </w:r>
      <w:r>
        <w:t xml:space="preserve"> these couples looking to adopt children or foster them in an effort to start a family of their own</w:t>
      </w:r>
      <w:r w:rsidR="00E91AFA">
        <w:t xml:space="preserve"> is being discouraged by many</w:t>
      </w:r>
      <w:r>
        <w:t xml:space="preserve"> </w:t>
      </w:r>
      <w:r>
        <w:fldChar w:fldCharType="begin"/>
      </w:r>
      <w:r>
        <w:instrText xml:space="preserve"> ADDIN ZOTERO_ITEM CSL_CITATION {"citationID":"ooUg3aKk","properties":{"formattedCitation":"(Oakley et al.)","plainCitation":"(Oakley et al.)","noteIndex":0},"citationItems":[{"id":630,"uris":["http://zotero.org/users/local/0omESN17/items/YW4HUE3N"],"uri":["http://zotero.org/users/local/0omESN17/items/YW4HUE3N"],"itemData":{"id":630,"type":"article-journal","title":"Same-sex parent socialization: Understanding gay and lesbian parenting practices as cultural socialization","container-title":"Journal of GLBT Family Studies","page":"56-75","volume":"13","issue":"1","author":[{"family":"Oakley","given":"Marykate"},{"family":"Farr","given":"Rachel H."},{"family":"Scherer","given":"David G."}],"issued":{"date-parts":[["2017"]]}}}],"schema":"https://github.com/citation-style-language/schema/raw/master/csl-citation.json"} </w:instrText>
      </w:r>
      <w:r>
        <w:fldChar w:fldCharType="separate"/>
      </w:r>
      <w:r w:rsidRPr="0024573C">
        <w:rPr>
          <w:rFonts w:ascii="Times New Roman" w:hAnsi="Times New Roman" w:cs="Times New Roman"/>
        </w:rPr>
        <w:t>(Oakley et al.)</w:t>
      </w:r>
      <w:r>
        <w:fldChar w:fldCharType="end"/>
      </w:r>
      <w:r>
        <w:t xml:space="preserve">. The various ways they choose to discriminate such parents, or potential parents is by calling their adoptive children “pets”, or “props” they use to mimic the heterosexual lifestyle. </w:t>
      </w:r>
      <w:r w:rsidR="001040CA">
        <w:t>They go as far</w:t>
      </w:r>
      <w:r w:rsidR="00E65E3E">
        <w:t xml:space="preserve"> as</w:t>
      </w:r>
      <w:r w:rsidR="001040CA">
        <w:t xml:space="preserve"> to say that gay adoption is morally wrong and even consider placing young, impressionable children with gay or lesbian couples as a form of abuse. Some people also go as far as to call out these fractions and state that </w:t>
      </w:r>
      <w:r w:rsidR="00E91AFA">
        <w:t xml:space="preserve">they are only adopting children so that can make them gay and </w:t>
      </w:r>
      <w:r w:rsidR="00083221">
        <w:t>increase their numbers</w:t>
      </w:r>
      <w:r w:rsidR="00887B37">
        <w:t>. While these are the extreme reactions</w:t>
      </w:r>
      <w:r w:rsidR="0064205B">
        <w:t>, there is another group that suggest</w:t>
      </w:r>
      <w:r w:rsidR="00585385">
        <w:t>s</w:t>
      </w:r>
      <w:r w:rsidR="0064205B">
        <w:t xml:space="preserve"> lesbian couple</w:t>
      </w:r>
      <w:r w:rsidR="00585385">
        <w:t>s</w:t>
      </w:r>
      <w:r w:rsidR="0064205B">
        <w:t xml:space="preserve"> have their own children using donor sperm as opposed to adopting a child from the care system.</w:t>
      </w:r>
    </w:p>
    <w:p w:rsidR="009436F9" w:rsidRDefault="009436F9" w:rsidP="009436F9">
      <w:r>
        <w:t>W</w:t>
      </w:r>
      <w:r w:rsidR="00602F60">
        <w:t xml:space="preserve">ith </w:t>
      </w:r>
      <w:r>
        <w:t>thousands</w:t>
      </w:r>
      <w:r w:rsidR="00602F60">
        <w:t xml:space="preserve"> of kids </w:t>
      </w:r>
      <w:r>
        <w:t>looking</w:t>
      </w:r>
      <w:r w:rsidR="00602F60">
        <w:t xml:space="preserve"> for loving families and </w:t>
      </w:r>
      <w:r>
        <w:t>thousands</w:t>
      </w:r>
      <w:r w:rsidR="00602F60">
        <w:t xml:space="preserve"> of same</w:t>
      </w:r>
      <w:r w:rsidR="00E65E3E">
        <w:t>-</w:t>
      </w:r>
      <w:r w:rsidR="00602F60">
        <w:t xml:space="preserve">sex couples trying to adopt, </w:t>
      </w:r>
      <w:r w:rsidR="00E65E3E">
        <w:t>no one has the right to deny them the right to do so</w:t>
      </w:r>
      <w:r>
        <w:t xml:space="preserve">. There are between 2 million and 3.7 million children with at least one LGBTQ parent in the U.S., and approximately 200,000 of these children are being raised by same-sex couples. Several recent studies have found these kids are as happy and healthy as children raised by heterosexual parents </w:t>
      </w:r>
      <w:sdt>
        <w:sdtPr>
          <w:id w:val="-438916047"/>
          <w:citation/>
        </w:sdtPr>
        <w:sdtEndPr/>
        <w:sdtContent>
          <w:r>
            <w:fldChar w:fldCharType="begin"/>
          </w:r>
          <w:r>
            <w:instrText xml:space="preserve"> CITATION Jul19 \l 1033 </w:instrText>
          </w:r>
          <w:r>
            <w:fldChar w:fldCharType="separate"/>
          </w:r>
          <w:r w:rsidR="002862ED">
            <w:rPr>
              <w:noProof/>
            </w:rPr>
            <w:t>(Moreau)</w:t>
          </w:r>
          <w:r>
            <w:fldChar w:fldCharType="end"/>
          </w:r>
        </w:sdtContent>
      </w:sdt>
      <w:r>
        <w:t>.</w:t>
      </w:r>
      <w:r w:rsidR="002A40EF">
        <w:t xml:space="preserve"> With these many kids awaiting adoption, it is inhumane to deny people that can give them a loving and nurturing home the right. Lawmakers, by enforcing laws that discriminate against </w:t>
      </w:r>
      <w:r w:rsidR="005C5D1C">
        <w:t>same-sex couple</w:t>
      </w:r>
      <w:r w:rsidR="00E65E3E">
        <w:t>s</w:t>
      </w:r>
      <w:r w:rsidR="005C5D1C">
        <w:t xml:space="preserve"> are adversely affecting a child, more so than the </w:t>
      </w:r>
      <w:r w:rsidR="009344B9">
        <w:t xml:space="preserve">homosexual </w:t>
      </w:r>
      <w:r w:rsidR="005C5D1C">
        <w:t>couples</w:t>
      </w:r>
      <w:r w:rsidR="009344B9">
        <w:t xml:space="preserve"> wanting to adopt them</w:t>
      </w:r>
      <w:r w:rsidR="005C5D1C">
        <w:t>.</w:t>
      </w:r>
    </w:p>
    <w:p w:rsidR="00DD526D" w:rsidRDefault="00DD526D" w:rsidP="00602F60">
      <w:r>
        <w:t xml:space="preserve">In </w:t>
      </w:r>
      <w:r w:rsidR="00221B61">
        <w:t>Tennessee</w:t>
      </w:r>
      <w:r>
        <w:t xml:space="preserve"> alone</w:t>
      </w:r>
      <w:r w:rsidR="00221B61">
        <w:t xml:space="preserve">, there are about 9000 children waiting for a loving and nurturing home. Most of these children age out of the system and end up being homeless and on the streets </w:t>
      </w:r>
      <w:r w:rsidR="00221B61">
        <w:lastRenderedPageBreak/>
        <w:t xml:space="preserve">since they do not have the nurturing </w:t>
      </w:r>
      <w:r w:rsidR="001F4A4B">
        <w:t>system required to rehabilitate them into society. Denying people the right to foster kids based on their religion and lifestyle</w:t>
      </w:r>
      <w:r w:rsidR="00297B76">
        <w:t xml:space="preserve"> alone is plain wrong. Especially</w:t>
      </w:r>
      <w:r w:rsidR="001F4A4B">
        <w:t xml:space="preserve"> when there are so many kids out there is a disgrace to a system that works to ensure that these kids live a happy life.</w:t>
      </w:r>
      <w:r w:rsidR="009344B9">
        <w:t xml:space="preserve"> </w:t>
      </w:r>
      <w:r w:rsidR="00CE749A">
        <w:t xml:space="preserve">Unfortunately, Tennessee is also one of those states where discrimination against same-sex couples was legal, as was the right to deny the adoption </w:t>
      </w:r>
      <w:r w:rsidR="004E5EF6">
        <w:t>of a child</w:t>
      </w:r>
      <w:r w:rsidR="00CE749A">
        <w:t>.</w:t>
      </w:r>
    </w:p>
    <w:p w:rsidR="0064205B" w:rsidRDefault="009344B9" w:rsidP="00383598">
      <w:r>
        <w:t xml:space="preserve">Lawmakers have permitted 10 states and their state-licensed welfare agencies the legal right </w:t>
      </w:r>
      <w:r w:rsidR="00383598">
        <w:t xml:space="preserve">to refuse </w:t>
      </w:r>
      <w:r w:rsidR="00E65E3E">
        <w:t xml:space="preserve">the </w:t>
      </w:r>
      <w:r w:rsidR="00383598">
        <w:t xml:space="preserve">placement of children with </w:t>
      </w:r>
      <w:r w:rsidR="00383598">
        <w:t>same-sex couples</w:t>
      </w:r>
      <w:r w:rsidR="00383598">
        <w:t xml:space="preserve"> if it is in conflict with its moral or religious beliefs. This law was applied in North Dakota back in 2003, while it was enforced in Virginia in 2012. </w:t>
      </w:r>
      <w:r w:rsidR="0064205B">
        <w:t>These states include</w:t>
      </w:r>
      <w:r w:rsidR="00383598" w:rsidRPr="00383598">
        <w:t xml:space="preserve"> </w:t>
      </w:r>
      <w:r w:rsidR="00383598">
        <w:t>Mississippi</w:t>
      </w:r>
      <w:r w:rsidR="00383598">
        <w:t>,</w:t>
      </w:r>
      <w:r w:rsidR="0064205B">
        <w:t xml:space="preserve"> Michigan, </w:t>
      </w:r>
      <w:r w:rsidR="00383598">
        <w:t>Alabama</w:t>
      </w:r>
      <w:r w:rsidR="0064205B">
        <w:t xml:space="preserve">, South Dakota, </w:t>
      </w:r>
      <w:r w:rsidR="00383598">
        <w:t>South Carolina</w:t>
      </w:r>
      <w:r w:rsidR="0064205B">
        <w:t xml:space="preserve">, </w:t>
      </w:r>
      <w:r w:rsidR="00383598">
        <w:t>Oklahoma</w:t>
      </w:r>
      <w:r w:rsidR="00383598">
        <w:t xml:space="preserve">, </w:t>
      </w:r>
      <w:r w:rsidR="0064205B">
        <w:t xml:space="preserve">Texas, </w:t>
      </w:r>
      <w:r w:rsidR="00383598">
        <w:t>and Kansas</w:t>
      </w:r>
      <w:r w:rsidR="0064205B">
        <w:t>.</w:t>
      </w:r>
    </w:p>
    <w:p w:rsidR="0064205B" w:rsidRDefault="0064205B" w:rsidP="0064205B">
      <w:r>
        <w:t>While the 10 states permit this “state-sanctioned discrimination</w:t>
      </w:r>
      <w:r w:rsidR="005A2353">
        <w:t>,”</w:t>
      </w:r>
      <w:r>
        <w:t xml:space="preserve"> </w:t>
      </w:r>
      <w:r w:rsidR="001506FF">
        <w:t>L</w:t>
      </w:r>
      <w:r w:rsidR="001506FF" w:rsidRPr="001506FF">
        <w:t xml:space="preserve">GBTQ and ABA advocates are of the view that parenting is getting more difficult for </w:t>
      </w:r>
      <w:r w:rsidR="001506FF">
        <w:t>same-sex</w:t>
      </w:r>
      <w:r w:rsidR="001506FF" w:rsidRPr="001506FF">
        <w:t xml:space="preserve"> couples in the presence of laws and policies concerning such couples. Such laws and policies are not in the best interest of </w:t>
      </w:r>
      <w:r w:rsidR="00E65E3E">
        <w:t xml:space="preserve">the </w:t>
      </w:r>
      <w:r w:rsidR="001506FF" w:rsidRPr="001506FF">
        <w:t>child</w:t>
      </w:r>
      <w:r>
        <w:t xml:space="preserve"> — especially those in the child welfare </w:t>
      </w:r>
      <w:r w:rsidR="00E65E3E">
        <w:t xml:space="preserve">and foster care </w:t>
      </w:r>
      <w:r>
        <w:t>system.</w:t>
      </w:r>
    </w:p>
    <w:p w:rsidR="00DA3671" w:rsidRDefault="0064205B" w:rsidP="008734DD">
      <w:r>
        <w:t>There are more than 440,000 chi</w:t>
      </w:r>
      <w:r w:rsidR="002F0EFB">
        <w:t>ldren in foster care nationwide</w:t>
      </w:r>
      <w:r>
        <w:t>, with more than 120,000 of them awaiting adoption</w:t>
      </w:r>
      <w:r w:rsidR="002F0EFB">
        <w:t xml:space="preserve"> </w:t>
      </w:r>
      <w:sdt>
        <w:sdtPr>
          <w:id w:val="-794367627"/>
          <w:citation/>
        </w:sdtPr>
        <w:sdtEndPr/>
        <w:sdtContent>
          <w:r w:rsidR="002F0EFB">
            <w:fldChar w:fldCharType="begin"/>
          </w:r>
          <w:r w:rsidR="002F0EFB">
            <w:instrText xml:space="preserve"> CITATION AFC16 \l 1033 </w:instrText>
          </w:r>
          <w:r w:rsidR="002F0EFB">
            <w:fldChar w:fldCharType="separate"/>
          </w:r>
          <w:r w:rsidR="002862ED">
            <w:rPr>
              <w:noProof/>
            </w:rPr>
            <w:t>(AFCARS)</w:t>
          </w:r>
          <w:r w:rsidR="002F0EFB">
            <w:fldChar w:fldCharType="end"/>
          </w:r>
        </w:sdtContent>
      </w:sdt>
      <w:r>
        <w:t xml:space="preserve">. </w:t>
      </w:r>
      <w:r w:rsidR="009308AD">
        <w:t>C</w:t>
      </w:r>
      <w:r w:rsidR="00DA3671">
        <w:t>hildren up for adoption are usually neglected or abused, thus they are put into the care system.</w:t>
      </w:r>
      <w:r w:rsidR="009308AD">
        <w:t xml:space="preserve"> </w:t>
      </w:r>
      <w:r w:rsidR="00DA3671">
        <w:t xml:space="preserve">These kids are special and different. </w:t>
      </w:r>
      <w:r w:rsidR="009308AD">
        <w:t>They</w:t>
      </w:r>
      <w:r w:rsidR="00DA3671">
        <w:t xml:space="preserve"> have been through a whole lot more than mos</w:t>
      </w:r>
      <w:r w:rsidR="009308AD">
        <w:t>t adults in a similar situation</w:t>
      </w:r>
      <w:r w:rsidR="00DA3671">
        <w:t xml:space="preserve"> and may suffer through psychological issues and developmental delays</w:t>
      </w:r>
      <w:r w:rsidR="009308AD">
        <w:t xml:space="preserve"> as a result</w:t>
      </w:r>
      <w:r w:rsidR="00DA3671">
        <w:t>.</w:t>
      </w:r>
      <w:r w:rsidR="009308AD">
        <w:t xml:space="preserve"> </w:t>
      </w:r>
      <w:r w:rsidR="00DA3671">
        <w:t>Gay parents know what it is like to be different, thus they approach the matter with more empathy than most people.</w:t>
      </w:r>
    </w:p>
    <w:p w:rsidR="00DA3671" w:rsidRDefault="00DA3671" w:rsidP="00DA3671">
      <w:r>
        <w:t xml:space="preserve">Another issue raised on the subject is the fact that boys need dads and girls need mums as young children. Since a traditional family unit has both, these needs are met. However, according </w:t>
      </w:r>
      <w:r>
        <w:lastRenderedPageBreak/>
        <w:t xml:space="preserve">to societal standards, boys need fathers for the support </w:t>
      </w:r>
      <w:r w:rsidR="009D17B8">
        <w:t>only they can</w:t>
      </w:r>
      <w:r>
        <w:t xml:space="preserve"> provide, and </w:t>
      </w:r>
      <w:r w:rsidR="00E65E3E">
        <w:t>the same can be said</w:t>
      </w:r>
      <w:r>
        <w:t xml:space="preserve"> for girls. However, these roles are assigned by society with regard </w:t>
      </w:r>
      <w:r w:rsidR="00E65E3E">
        <w:t>to</w:t>
      </w:r>
      <w:r>
        <w:t xml:space="preserve"> an individual's gender roles. Just how these assumptions are frequently shattered in single</w:t>
      </w:r>
      <w:r w:rsidR="00E65E3E">
        <w:t>-</w:t>
      </w:r>
      <w:r>
        <w:t xml:space="preserve">parent households, </w:t>
      </w:r>
      <w:r w:rsidR="00E65E3E">
        <w:t xml:space="preserve">the </w:t>
      </w:r>
      <w:r>
        <w:t>same</w:t>
      </w:r>
      <w:r w:rsidR="00E65E3E">
        <w:t>-</w:t>
      </w:r>
      <w:r>
        <w:t>sex couple</w:t>
      </w:r>
      <w:r w:rsidR="00E65E3E">
        <w:t>s</w:t>
      </w:r>
      <w:r>
        <w:t xml:space="preserve"> are just as adept at filling them as well. Mums can do dad things, and dad can do mum things just as well as they can perform their assigned roles in society</w:t>
      </w:r>
      <w:r w:rsidR="00B6245B">
        <w:t xml:space="preserve"> </w:t>
      </w:r>
      <w:r w:rsidR="00B6245B">
        <w:fldChar w:fldCharType="begin"/>
      </w:r>
      <w:r w:rsidR="00B6245B">
        <w:instrText xml:space="preserve"> ADDIN ZOTERO_ITEM CSL_CITATION {"citationID":"qKOuJ5iZ","properties":{"formattedCitation":"(Brodzinsky and Pertman)","plainCitation":"(Brodzinsky and Pertman)","noteIndex":0},"citationItems":[{"id":627,"uris":["http://zotero.org/users/local/0omESN17/items/XNG88PIQ"],"uri":["http://zotero.org/users/local/0omESN17/items/XNG88PIQ"],"itemData":{"id":627,"type":"book","title":"Adoption by Lesbians and Gay Men: A New Dimension in Family Diversity","publisher":"Oxford University Press, USA","number-of-pages":"287","source":"Google Books","abstract":"The practice of adoption has changed dramatically over the past half century, with profound implications for children and families. Perhaps the most remarkable and controversial transformation during this time has been the growing willingness of adoption professionals to place children with sexual-minority individuals and couples. Yet, despite considerable research showing that lesbians and gay men can make good parents, they continue to experience difficulties and barriers in many parts of the country in their efforts to adopt and raise children. Indeed, while progress in this area has been significant, it has been impeded by the homophobia and heterosexist attitudes of adoption professionals and the judiciary; by numerous stereotypes and misconceptions about parenting by lesbians and gay men, and by a lack of adequate guidelines and training for establishing best practice standards in working with this rapidly growing group of adoptive parents. Adoption by Lesbians and Gay Men explores the gamut of historical, legal, sociological, psychological, social casework, and personal issues related to adoption by sexual-minority individuals and couples. Leading experts in a variety of fields address--and often shatter--the controversies, myths, and misconceptions hindering efforts by these individuals to adopt and raise children. What makes this book all the more valuable is that it provides insights and specific recommendations for establishing empirically validated best practices for working with an important sector of our society, for treating all prospective and current parents fairly and equally, and, perhaps most importantly, for increasing a still largely untapped resource for providing families for children who need them.","ISBN":"978-0-19-532260-6","note":"Google-Books-ID: Z50bI_HJODQC","title-short":"Adoption by Lesbians and Gay Men","language":"en","author":[{"family":"Brodzinsky","given":"David M."},{"family":"Pertman","given":"Adam"}],"issued":{"date-parts":[["2012"]]}}}],"schema":"https://github.com/citation-style-language/schema/raw/master/csl-citation.json"} </w:instrText>
      </w:r>
      <w:r w:rsidR="00B6245B">
        <w:fldChar w:fldCharType="separate"/>
      </w:r>
      <w:r w:rsidR="00B6245B" w:rsidRPr="00B6245B">
        <w:rPr>
          <w:rFonts w:ascii="Times New Roman" w:hAnsi="Times New Roman" w:cs="Times New Roman"/>
        </w:rPr>
        <w:t>(</w:t>
      </w:r>
      <w:proofErr w:type="spellStart"/>
      <w:r w:rsidR="00B6245B" w:rsidRPr="00B6245B">
        <w:rPr>
          <w:rFonts w:ascii="Times New Roman" w:hAnsi="Times New Roman" w:cs="Times New Roman"/>
        </w:rPr>
        <w:t>Brodzinsky</w:t>
      </w:r>
      <w:proofErr w:type="spellEnd"/>
      <w:r w:rsidR="00B6245B" w:rsidRPr="00B6245B">
        <w:rPr>
          <w:rFonts w:ascii="Times New Roman" w:hAnsi="Times New Roman" w:cs="Times New Roman"/>
        </w:rPr>
        <w:t xml:space="preserve"> and </w:t>
      </w:r>
      <w:proofErr w:type="spellStart"/>
      <w:r w:rsidR="00B6245B" w:rsidRPr="00B6245B">
        <w:rPr>
          <w:rFonts w:ascii="Times New Roman" w:hAnsi="Times New Roman" w:cs="Times New Roman"/>
        </w:rPr>
        <w:t>Pertman</w:t>
      </w:r>
      <w:proofErr w:type="spellEnd"/>
      <w:r w:rsidR="00B6245B" w:rsidRPr="00B6245B">
        <w:rPr>
          <w:rFonts w:ascii="Times New Roman" w:hAnsi="Times New Roman" w:cs="Times New Roman"/>
        </w:rPr>
        <w:t>)</w:t>
      </w:r>
      <w:r w:rsidR="00B6245B">
        <w:fldChar w:fldCharType="end"/>
      </w:r>
      <w:r>
        <w:t xml:space="preserve">. </w:t>
      </w:r>
    </w:p>
    <w:p w:rsidR="00DA3671" w:rsidRDefault="00DA3671" w:rsidP="00DA3671">
      <w:r>
        <w:t>While they cannot provide a male perspective, or a female perspective, on things</w:t>
      </w:r>
      <w:r w:rsidR="009D17B8">
        <w:t xml:space="preserve"> like </w:t>
      </w:r>
      <w:r>
        <w:t xml:space="preserve">shaving for the first time, talking and bonding with other men, dressing up and wearing makeup, they can call on parental figures in their </w:t>
      </w:r>
      <w:r w:rsidR="002F6223">
        <w:t>children’s</w:t>
      </w:r>
      <w:r>
        <w:t xml:space="preserve"> lives, such as grandparents, uncles, aunts and their friends to help them out. This practice is not exclusive to same</w:t>
      </w:r>
      <w:r w:rsidR="00E65E3E">
        <w:t>-</w:t>
      </w:r>
      <w:r>
        <w:t>sex couple</w:t>
      </w:r>
      <w:r w:rsidR="00E65E3E">
        <w:t>s</w:t>
      </w:r>
      <w:r>
        <w:t>, but single</w:t>
      </w:r>
      <w:r w:rsidR="00E65E3E">
        <w:t>-</w:t>
      </w:r>
      <w:r>
        <w:t>parent households and even a proper family unit use these parental figures to help them out</w:t>
      </w:r>
      <w:r w:rsidR="00B6245B">
        <w:t xml:space="preserve"> </w:t>
      </w:r>
      <w:r w:rsidR="00B6245B">
        <w:fldChar w:fldCharType="begin"/>
      </w:r>
      <w:r w:rsidR="00B6245B">
        <w:instrText xml:space="preserve"> ADDIN ZOTERO_ITEM CSL_CITATION {"citationID":"7K3IGmlB","properties":{"formattedCitation":"(Brodzinsky and Pertman)","plainCitation":"(Brodzinsky and Pertman)","noteIndex":0},"citationItems":[{"id":627,"uris":["http://zotero.org/users/local/0omESN17/items/XNG88PIQ"],"uri":["http://zotero.org/users/local/0omESN17/items/XNG88PIQ"],"itemData":{"id":627,"type":"book","title":"Adoption by Lesbians and Gay Men: A New Dimension in Family Diversity","publisher":"Oxford University Press, USA","number-of-pages":"287","source":"Google Books","abstract":"The practice of adoption has changed dramatically over the past half century, with profound implications for children and families. Perhaps the most remarkable and controversial transformation during this time has been the growing willingness of adoption professionals to place children with sexual-minority individuals and couples. Yet, despite considerable research showing that lesbians and gay men can make good parents, they continue to experience difficulties and barriers in many parts of the country in their efforts to adopt and raise children. Indeed, while progress in this area has been significant, it has been impeded by the homophobia and heterosexist attitudes of adoption professionals and the judiciary; by numerous stereotypes and misconceptions about parenting by lesbians and gay men, and by a lack of adequate guidelines and training for establishing best practice standards in working with this rapidly growing group of adoptive parents. Adoption by Lesbians and Gay Men explores the gamut of historical, legal, sociological, psychological, social casework, and personal issues related to adoption by sexual-minority individuals and couples. Leading experts in a variety of fields address--and often shatter--the controversies, myths, and misconceptions hindering efforts by these individuals to adopt and raise children. What makes this book all the more valuable is that it provides insights and specific recommendations for establishing empirically validated best practices for working with an important sector of our society, for treating all prospective and current parents fairly and equally, and, perhaps most importantly, for increasing a still largely untapped resource for providing families for children who need them.","ISBN":"978-0-19-532260-6","note":"Google-Books-ID: Z50bI_HJODQC","title-short":"Adoption by Lesbians and Gay Men","language":"en","author":[{"family":"Brodzinsky","given":"David M."},{"family":"Pertman","given":"Adam"}],"issued":{"date-parts":[["2012"]]}}}],"schema":"https://github.com/citation-style-language/schema/raw/master/csl-citation.json"} </w:instrText>
      </w:r>
      <w:r w:rsidR="00B6245B">
        <w:fldChar w:fldCharType="separate"/>
      </w:r>
      <w:r w:rsidR="00B6245B" w:rsidRPr="00B6245B">
        <w:rPr>
          <w:rFonts w:ascii="Times New Roman" w:hAnsi="Times New Roman" w:cs="Times New Roman"/>
        </w:rPr>
        <w:t>(</w:t>
      </w:r>
      <w:proofErr w:type="spellStart"/>
      <w:r w:rsidR="00B6245B" w:rsidRPr="00B6245B">
        <w:rPr>
          <w:rFonts w:ascii="Times New Roman" w:hAnsi="Times New Roman" w:cs="Times New Roman"/>
        </w:rPr>
        <w:t>Brodzinsky</w:t>
      </w:r>
      <w:proofErr w:type="spellEnd"/>
      <w:r w:rsidR="00B6245B" w:rsidRPr="00B6245B">
        <w:rPr>
          <w:rFonts w:ascii="Times New Roman" w:hAnsi="Times New Roman" w:cs="Times New Roman"/>
        </w:rPr>
        <w:t xml:space="preserve"> and </w:t>
      </w:r>
      <w:proofErr w:type="spellStart"/>
      <w:r w:rsidR="00B6245B" w:rsidRPr="00B6245B">
        <w:rPr>
          <w:rFonts w:ascii="Times New Roman" w:hAnsi="Times New Roman" w:cs="Times New Roman"/>
        </w:rPr>
        <w:t>Pertman</w:t>
      </w:r>
      <w:proofErr w:type="spellEnd"/>
      <w:r w:rsidR="00B6245B" w:rsidRPr="00B6245B">
        <w:rPr>
          <w:rFonts w:ascii="Times New Roman" w:hAnsi="Times New Roman" w:cs="Times New Roman"/>
        </w:rPr>
        <w:t>)</w:t>
      </w:r>
      <w:r w:rsidR="00B6245B">
        <w:fldChar w:fldCharType="end"/>
      </w:r>
      <w:r>
        <w:t>.</w:t>
      </w:r>
    </w:p>
    <w:p w:rsidR="00DA3671" w:rsidRDefault="00602F60" w:rsidP="00DA3671">
      <w:r>
        <w:t>These children, as mentioned, come from rather tough beginnings in life. Thus, whether these issues are still prevalent on not, they have already shaped his perspective on life, and his perception of self. They also shape a sense of their future, and the opportunities they may have in life</w:t>
      </w:r>
      <w:r w:rsidR="00F360E8">
        <w:t>, particularly during adolescence</w:t>
      </w:r>
      <w:r>
        <w:t>.</w:t>
      </w:r>
    </w:p>
    <w:p w:rsidR="002862ED" w:rsidRDefault="0042394D" w:rsidP="00E65E3E">
      <w:r>
        <w:t xml:space="preserve">Thus, in light of the legal obstacles being faced by the same-sex parents, </w:t>
      </w:r>
      <w:r w:rsidR="002862ED">
        <w:t xml:space="preserve">the American Bar Association (ABA) </w:t>
      </w:r>
      <w:r>
        <w:t xml:space="preserve">have advised that attorneys and lawmakers across the country try to work towards measures that put an end to the discrimination being faced by </w:t>
      </w:r>
      <w:r w:rsidR="00E65E3E">
        <w:t xml:space="preserve">gay, lesbian, transgender and bisexual parents. </w:t>
      </w:r>
      <w:r w:rsidR="002862ED">
        <w:t>They are recommen</w:t>
      </w:r>
      <w:r w:rsidR="00E65E3E">
        <w:t>de</w:t>
      </w:r>
      <w:r w:rsidR="002862ED">
        <w:t xml:space="preserve">d to treat LGBT parents equally to safeguard their fundamental right to parent and the fundamental rights of their children to enjoy a familial relationship </w:t>
      </w:r>
      <w:sdt>
        <w:sdtPr>
          <w:id w:val="163751311"/>
          <w:citation/>
        </w:sdtPr>
        <w:sdtEndPr/>
        <w:sdtContent>
          <w:r w:rsidR="002862ED">
            <w:fldChar w:fldCharType="begin"/>
          </w:r>
          <w:r w:rsidR="002862ED">
            <w:instrText xml:space="preserve"> CITATION ABA19 \l 1033 </w:instrText>
          </w:r>
          <w:r w:rsidR="002862ED">
            <w:fldChar w:fldCharType="separate"/>
          </w:r>
          <w:r w:rsidR="002862ED">
            <w:rPr>
              <w:noProof/>
            </w:rPr>
            <w:t>(ABA)</w:t>
          </w:r>
          <w:r w:rsidR="002862ED">
            <w:fldChar w:fldCharType="end"/>
          </w:r>
        </w:sdtContent>
      </w:sdt>
      <w:r w:rsidR="002862ED">
        <w:t>.</w:t>
      </w:r>
    </w:p>
    <w:bookmarkEnd w:id="0"/>
    <w:p w:rsidR="002862ED" w:rsidRPr="00DA3671" w:rsidRDefault="002862ED" w:rsidP="002862ED">
      <w:r>
        <w:br w:type="column"/>
      </w:r>
    </w:p>
    <w:sdt>
      <w:sdtPr>
        <w:rPr>
          <w:rFonts w:asciiTheme="minorHAnsi" w:eastAsiaTheme="minorEastAsia" w:hAnsiTheme="minorHAnsi" w:cstheme="minorBidi"/>
        </w:rPr>
        <w:id w:val="454766026"/>
        <w:docPartObj>
          <w:docPartGallery w:val="Bibliographies"/>
          <w:docPartUnique/>
        </w:docPartObj>
      </w:sdtPr>
      <w:sdtEndPr>
        <w:rPr>
          <w:b/>
          <w:bCs/>
        </w:rPr>
      </w:sdtEndPr>
      <w:sdtContent>
        <w:p w:rsidR="002862ED" w:rsidRDefault="002862ED">
          <w:pPr>
            <w:pStyle w:val="Heading1"/>
          </w:pPr>
          <w:r>
            <w:t>Works Cited</w:t>
          </w:r>
        </w:p>
        <w:p w:rsidR="002862ED" w:rsidRDefault="002862ED" w:rsidP="002862ED">
          <w:pPr>
            <w:pStyle w:val="Bibliography"/>
            <w:rPr>
              <w:noProof/>
            </w:rPr>
          </w:pPr>
          <w:r>
            <w:fldChar w:fldCharType="begin"/>
          </w:r>
          <w:r>
            <w:instrText xml:space="preserve"> BIBLIOGRAPHY </w:instrText>
          </w:r>
          <w:r>
            <w:fldChar w:fldCharType="separate"/>
          </w:r>
          <w:r>
            <w:rPr>
              <w:noProof/>
            </w:rPr>
            <w:t>ABA. "</w:t>
          </w:r>
          <w:r w:rsidR="008876C4">
            <w:rPr>
              <w:noProof/>
            </w:rPr>
            <w:t>National LGBT Bar Association Commission On Sexual Orientation And Gender Identity." Report To The House Of Delegates</w:t>
          </w:r>
          <w:r>
            <w:rPr>
              <w:noProof/>
            </w:rPr>
            <w:t>. 2019. https://www.americanbar.org/content/dam/aba/images/news/2019mymhodres/113.pdf.</w:t>
          </w:r>
        </w:p>
        <w:p w:rsidR="002862ED" w:rsidRDefault="002862ED" w:rsidP="002862ED">
          <w:pPr>
            <w:pStyle w:val="Bibliography"/>
            <w:rPr>
              <w:noProof/>
            </w:rPr>
          </w:pPr>
          <w:r>
            <w:rPr>
              <w:noProof/>
            </w:rPr>
            <w:t xml:space="preserve">AFCARS. </w:t>
          </w:r>
          <w:r>
            <w:rPr>
              <w:i/>
              <w:iCs/>
              <w:noProof/>
            </w:rPr>
            <w:t>Adoption and Foster Care Analysis and Reporting System (AFCARS) FY 2016 data</w:t>
          </w:r>
          <w:r>
            <w:rPr>
              <w:noProof/>
            </w:rPr>
            <w:t>. December 2016. https://www.acf.hhs.gov/sites/default/files/cb/afcarsreport24.pdf.</w:t>
          </w:r>
        </w:p>
        <w:p w:rsidR="002862ED" w:rsidRDefault="002862ED" w:rsidP="002862ED">
          <w:pPr>
            <w:pStyle w:val="Bibliography"/>
            <w:rPr>
              <w:noProof/>
            </w:rPr>
          </w:pPr>
          <w:r>
            <w:rPr>
              <w:noProof/>
            </w:rPr>
            <w:t xml:space="preserve">Moreau, Julie. </w:t>
          </w:r>
          <w:r>
            <w:rPr>
              <w:i/>
              <w:iCs/>
              <w:noProof/>
            </w:rPr>
            <w:t>LGBTQ parents face 'state-sanctioned discrimination,' American Bar Association says - NBC News</w:t>
          </w:r>
          <w:r>
            <w:rPr>
              <w:noProof/>
            </w:rPr>
            <w:t>. 07 Feb</w:t>
          </w:r>
          <w:r w:rsidR="00E65E3E">
            <w:rPr>
              <w:noProof/>
            </w:rPr>
            <w:t>r</w:t>
          </w:r>
          <w:r>
            <w:rPr>
              <w:noProof/>
            </w:rPr>
            <w:t>uary 2019. https://www.nbcnews.com/feature/nbc-out/lgbtq-parents-face-state-sanctioned-discrimination-american-bar-association-says-n968456.</w:t>
          </w:r>
        </w:p>
        <w:p w:rsidR="00B6245B" w:rsidRPr="00B6245B" w:rsidRDefault="002862ED" w:rsidP="00B6245B">
          <w:pPr>
            <w:pStyle w:val="Bibliography"/>
            <w:rPr>
              <w:rFonts w:ascii="Times New Roman" w:hAnsi="Times New Roman" w:cs="Times New Roman"/>
            </w:rPr>
          </w:pPr>
          <w:r>
            <w:rPr>
              <w:b/>
              <w:bCs/>
            </w:rPr>
            <w:fldChar w:fldCharType="end"/>
          </w:r>
          <w:r>
            <w:fldChar w:fldCharType="begin"/>
          </w:r>
          <w:r>
            <w:instrText xml:space="preserve"> ADDIN ZOTERO_BIBL {"uncited":[],"omitted":[],"custom":[]} CSL_BIBLIOGRAPHY </w:instrText>
          </w:r>
          <w:r>
            <w:fldChar w:fldCharType="separate"/>
          </w:r>
          <w:proofErr w:type="spellStart"/>
          <w:r w:rsidR="00B6245B" w:rsidRPr="00B6245B">
            <w:rPr>
              <w:rFonts w:ascii="Times New Roman" w:hAnsi="Times New Roman" w:cs="Times New Roman"/>
            </w:rPr>
            <w:t>Brodzinsky</w:t>
          </w:r>
          <w:proofErr w:type="spellEnd"/>
          <w:r w:rsidR="00B6245B" w:rsidRPr="00B6245B">
            <w:rPr>
              <w:rFonts w:ascii="Times New Roman" w:hAnsi="Times New Roman" w:cs="Times New Roman"/>
            </w:rPr>
            <w:t xml:space="preserve">, David M., and Adam </w:t>
          </w:r>
          <w:proofErr w:type="spellStart"/>
          <w:r w:rsidR="00B6245B" w:rsidRPr="00B6245B">
            <w:rPr>
              <w:rFonts w:ascii="Times New Roman" w:hAnsi="Times New Roman" w:cs="Times New Roman"/>
            </w:rPr>
            <w:t>Pertman</w:t>
          </w:r>
          <w:proofErr w:type="spellEnd"/>
          <w:r w:rsidR="00B6245B" w:rsidRPr="00B6245B">
            <w:rPr>
              <w:rFonts w:ascii="Times New Roman" w:hAnsi="Times New Roman" w:cs="Times New Roman"/>
            </w:rPr>
            <w:t xml:space="preserve">. </w:t>
          </w:r>
          <w:r w:rsidR="00B6245B" w:rsidRPr="00B6245B">
            <w:rPr>
              <w:rFonts w:ascii="Times New Roman" w:hAnsi="Times New Roman" w:cs="Times New Roman"/>
              <w:i/>
              <w:iCs/>
            </w:rPr>
            <w:t>Adoption by Lesbians and Gay Men: A New Dimension in Family Diversity</w:t>
          </w:r>
          <w:r w:rsidR="00B6245B" w:rsidRPr="00B6245B">
            <w:rPr>
              <w:rFonts w:ascii="Times New Roman" w:hAnsi="Times New Roman" w:cs="Times New Roman"/>
            </w:rPr>
            <w:t>. Oxford University Press, USA, 2012.</w:t>
          </w:r>
        </w:p>
        <w:p w:rsidR="00B6245B" w:rsidRPr="00B6245B" w:rsidRDefault="00B6245B" w:rsidP="00B6245B">
          <w:pPr>
            <w:pStyle w:val="Bibliography"/>
            <w:rPr>
              <w:rFonts w:ascii="Times New Roman" w:hAnsi="Times New Roman" w:cs="Times New Roman"/>
            </w:rPr>
          </w:pPr>
          <w:r w:rsidRPr="00B6245B">
            <w:rPr>
              <w:rFonts w:ascii="Times New Roman" w:hAnsi="Times New Roman" w:cs="Times New Roman"/>
            </w:rPr>
            <w:t xml:space="preserve">Oakley, </w:t>
          </w:r>
          <w:proofErr w:type="spellStart"/>
          <w:r w:rsidRPr="00B6245B">
            <w:rPr>
              <w:rFonts w:ascii="Times New Roman" w:hAnsi="Times New Roman" w:cs="Times New Roman"/>
            </w:rPr>
            <w:t>Marykate</w:t>
          </w:r>
          <w:proofErr w:type="spellEnd"/>
          <w:r w:rsidRPr="00B6245B">
            <w:rPr>
              <w:rFonts w:ascii="Times New Roman" w:hAnsi="Times New Roman" w:cs="Times New Roman"/>
            </w:rPr>
            <w:t xml:space="preserve">, et al. “Same-Sex Parent Socialization: Understanding Gay and Lesbian Parenting Practices as Cultural Socialization.” </w:t>
          </w:r>
          <w:r w:rsidRPr="00B6245B">
            <w:rPr>
              <w:rFonts w:ascii="Times New Roman" w:hAnsi="Times New Roman" w:cs="Times New Roman"/>
              <w:i/>
              <w:iCs/>
            </w:rPr>
            <w:t>Journal of GLBT Family Studies</w:t>
          </w:r>
          <w:r w:rsidRPr="00B6245B">
            <w:rPr>
              <w:rFonts w:ascii="Times New Roman" w:hAnsi="Times New Roman" w:cs="Times New Roman"/>
            </w:rPr>
            <w:t>, vol. 13, no. 1, 2017, pp. 56–75.</w:t>
          </w:r>
        </w:p>
        <w:p w:rsidR="002862ED" w:rsidRDefault="002862ED" w:rsidP="002862ED">
          <w:pPr>
            <w:ind w:firstLine="0"/>
          </w:pPr>
          <w:r>
            <w:fldChar w:fldCharType="end"/>
          </w:r>
        </w:p>
      </w:sdtContent>
    </w:sdt>
    <w:p w:rsidR="00F557A9" w:rsidRPr="00DA3671" w:rsidRDefault="00F557A9" w:rsidP="002862ED"/>
    <w:sectPr w:rsidR="00F557A9" w:rsidRPr="00DA3671">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26EE" w:rsidRDefault="00D326EE">
      <w:pPr>
        <w:spacing w:line="240" w:lineRule="auto"/>
      </w:pPr>
      <w:r>
        <w:separator/>
      </w:r>
    </w:p>
  </w:endnote>
  <w:endnote w:type="continuationSeparator" w:id="0">
    <w:p w:rsidR="00D326EE" w:rsidRDefault="00D326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26EE" w:rsidRDefault="00D326EE">
      <w:pPr>
        <w:spacing w:line="240" w:lineRule="auto"/>
      </w:pPr>
      <w:r>
        <w:separator/>
      </w:r>
    </w:p>
  </w:footnote>
  <w:footnote w:type="continuationSeparator" w:id="0">
    <w:p w:rsidR="00D326EE" w:rsidRDefault="00D326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326E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24671">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326E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91AF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qQUAy4F0eCwAAAA="/>
  </w:docVars>
  <w:rsids>
    <w:rsidRoot w:val="00F83220"/>
    <w:rsid w:val="00040CBB"/>
    <w:rsid w:val="00083221"/>
    <w:rsid w:val="000B78C8"/>
    <w:rsid w:val="001040CA"/>
    <w:rsid w:val="001463B2"/>
    <w:rsid w:val="001506FF"/>
    <w:rsid w:val="001F4A4B"/>
    <w:rsid w:val="001F62C0"/>
    <w:rsid w:val="00221B61"/>
    <w:rsid w:val="0024573C"/>
    <w:rsid w:val="00245E02"/>
    <w:rsid w:val="002862ED"/>
    <w:rsid w:val="00297B76"/>
    <w:rsid w:val="002A40EF"/>
    <w:rsid w:val="002B156A"/>
    <w:rsid w:val="002F0EFB"/>
    <w:rsid w:val="002F6223"/>
    <w:rsid w:val="00307EC3"/>
    <w:rsid w:val="00353B66"/>
    <w:rsid w:val="00383598"/>
    <w:rsid w:val="00404A53"/>
    <w:rsid w:val="0042394D"/>
    <w:rsid w:val="00456604"/>
    <w:rsid w:val="004A2675"/>
    <w:rsid w:val="004E5EF6"/>
    <w:rsid w:val="004F7139"/>
    <w:rsid w:val="0057093C"/>
    <w:rsid w:val="00585385"/>
    <w:rsid w:val="005A2353"/>
    <w:rsid w:val="005C5D1C"/>
    <w:rsid w:val="00602F60"/>
    <w:rsid w:val="0064205B"/>
    <w:rsid w:val="00682BD0"/>
    <w:rsid w:val="00691EC1"/>
    <w:rsid w:val="006D626D"/>
    <w:rsid w:val="007C53FB"/>
    <w:rsid w:val="008734DD"/>
    <w:rsid w:val="008876C4"/>
    <w:rsid w:val="00887B37"/>
    <w:rsid w:val="008B7D18"/>
    <w:rsid w:val="008F1F97"/>
    <w:rsid w:val="008F4052"/>
    <w:rsid w:val="009009BF"/>
    <w:rsid w:val="0090701E"/>
    <w:rsid w:val="009308AD"/>
    <w:rsid w:val="009344B9"/>
    <w:rsid w:val="009436F9"/>
    <w:rsid w:val="009D17B8"/>
    <w:rsid w:val="009D4EB3"/>
    <w:rsid w:val="00B1320C"/>
    <w:rsid w:val="00B13D1B"/>
    <w:rsid w:val="00B6245B"/>
    <w:rsid w:val="00B818DF"/>
    <w:rsid w:val="00CB4DDB"/>
    <w:rsid w:val="00CD61D5"/>
    <w:rsid w:val="00CE749A"/>
    <w:rsid w:val="00D326EE"/>
    <w:rsid w:val="00D40C63"/>
    <w:rsid w:val="00D52117"/>
    <w:rsid w:val="00D95CE7"/>
    <w:rsid w:val="00DA3671"/>
    <w:rsid w:val="00DB0D39"/>
    <w:rsid w:val="00DB3C25"/>
    <w:rsid w:val="00DD526D"/>
    <w:rsid w:val="00E14005"/>
    <w:rsid w:val="00E614DD"/>
    <w:rsid w:val="00E627B4"/>
    <w:rsid w:val="00E65E3E"/>
    <w:rsid w:val="00E77392"/>
    <w:rsid w:val="00E87B02"/>
    <w:rsid w:val="00E91AFA"/>
    <w:rsid w:val="00F160A9"/>
    <w:rsid w:val="00F24671"/>
    <w:rsid w:val="00F360E8"/>
    <w:rsid w:val="00F557A9"/>
    <w:rsid w:val="00F67C7A"/>
    <w:rsid w:val="00F83220"/>
    <w:rsid w:val="00F9444C"/>
    <w:rsid w:val="00F95FDE"/>
    <w:rsid w:val="00FA66A3"/>
    <w:rsid w:val="00FC2F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2B156A"/>
    <w:rPr>
      <w:color w:val="0000FF"/>
      <w:u w:val="single"/>
    </w:rPr>
  </w:style>
  <w:style w:type="paragraph" w:customStyle="1" w:styleId="endmarkenabled">
    <w:name w:val="endmarkenabled"/>
    <w:basedOn w:val="Normal"/>
    <w:rsid w:val="00B1320C"/>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73692336">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391315682">
      <w:bodyDiv w:val="1"/>
      <w:marLeft w:val="0"/>
      <w:marRight w:val="0"/>
      <w:marTop w:val="0"/>
      <w:marBottom w:val="0"/>
      <w:divBdr>
        <w:top w:val="none" w:sz="0" w:space="0" w:color="auto"/>
        <w:left w:val="none" w:sz="0" w:space="0" w:color="auto"/>
        <w:bottom w:val="none" w:sz="0" w:space="0" w:color="auto"/>
        <w:right w:val="none" w:sz="0" w:space="0" w:color="auto"/>
      </w:divBdr>
    </w:div>
    <w:div w:id="424427184">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87863183">
      <w:bodyDiv w:val="1"/>
      <w:marLeft w:val="0"/>
      <w:marRight w:val="0"/>
      <w:marTop w:val="0"/>
      <w:marBottom w:val="0"/>
      <w:divBdr>
        <w:top w:val="none" w:sz="0" w:space="0" w:color="auto"/>
        <w:left w:val="none" w:sz="0" w:space="0" w:color="auto"/>
        <w:bottom w:val="none" w:sz="0" w:space="0" w:color="auto"/>
        <w:right w:val="none" w:sz="0" w:space="0" w:color="auto"/>
      </w:divBdr>
    </w:div>
    <w:div w:id="519395690">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193809497">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23977852">
      <w:bodyDiv w:val="1"/>
      <w:marLeft w:val="0"/>
      <w:marRight w:val="0"/>
      <w:marTop w:val="0"/>
      <w:marBottom w:val="0"/>
      <w:divBdr>
        <w:top w:val="none" w:sz="0" w:space="0" w:color="auto"/>
        <w:left w:val="none" w:sz="0" w:space="0" w:color="auto"/>
        <w:bottom w:val="none" w:sz="0" w:space="0" w:color="auto"/>
        <w:right w:val="none" w:sz="0" w:space="0" w:color="auto"/>
      </w:divBdr>
    </w:div>
    <w:div w:id="1349066211">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0763508">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67435726">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59474565">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A876D9"/>
    <w:rsid w:val="00AE2603"/>
    <w:rsid w:val="00CA6F3E"/>
    <w:rsid w:val="00D842D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ul19</b:Tag>
    <b:SourceType>InternetSite</b:SourceType>
    <b:Guid>{36130F94-B17C-4A9D-8E35-AB6F88F34FDF}</b:Guid>
    <b:Author>
      <b:Author>
        <b:NameList>
          <b:Person>
            <b:Last>Moreau</b:Last>
            <b:First>Julie</b:First>
          </b:Person>
        </b:NameList>
      </b:Author>
    </b:Author>
    <b:Title>LGBTQ parents face 'state-sanctioned discrimination,' American Bar Association says - NBC News</b:Title>
    <b:Year>2019</b:Year>
    <b:Month>Febuary</b:Month>
    <b:Day>07</b:Day>
    <b:Medium>https://www.nbcnews.com/feature/nbc-out/lgbtq-parents-face-state-sanctioned-discrimination-american-bar-association-says-n968456</b:Medium>
    <b:RefOrder>1</b:RefOrder>
  </b:Source>
  <b:Source>
    <b:Tag>AFC16</b:Tag>
    <b:SourceType>InternetSite</b:SourceType>
    <b:Guid>{2A08FC01-5CD1-48C2-806F-2FE045FC8BE8}</b:Guid>
    <b:Author>
      <b:Author>
        <b:NameList>
          <b:Person>
            <b:Last>AFCARS</b:Last>
          </b:Person>
        </b:NameList>
      </b:Author>
    </b:Author>
    <b:Title>Adoption and Foster Care Analysis and Reporting System (AFCARS) FY 2016 data</b:Title>
    <b:Year>2016</b:Year>
    <b:Month>December</b:Month>
    <b:Medium>https://www.acf.hhs.gov/sites/default/files/cb/afcarsreport24.pdf</b:Medium>
    <b:RefOrder>2</b:RefOrder>
  </b:Source>
  <b:Source>
    <b:Tag>ABA19</b:Tag>
    <b:SourceType>Report</b:SourceType>
    <b:Guid>{82B525C3-E9DA-41CC-ACE6-E7BAE8D8A350}</b:Guid>
    <b:Title>NATIONAL LGBT BAR ASSOCIATION COMMISSION ON SEXUAL ORIENTATION AND GENDER IDENTITY</b:Title>
    <b:Year>2019</b:Year>
    <b:Medium>https://www.americanbar.org/content/dam/aba/images/news/2019mymhodres/113.pdf</b:Medium>
    <b:Author>
      <b:Author>
        <b:NameList>
          <b:Person>
            <b:Last>ABA</b:Last>
          </b:Person>
        </b:NameList>
      </b:Author>
    </b:Author>
    <b:ThesisType>REPORT TO THE HOUSE OF DELEGATES</b:ThesisType>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127893-A5B9-4DEE-B2CD-79D2222D5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603</Words>
  <Characters>1483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0T05:32:00Z</dcterms:created>
  <dcterms:modified xsi:type="dcterms:W3CDTF">2019-07-20T10: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agLDb6M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